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95648" w:rsidRDefault="00A95648" w:rsidP="007A74B8">
      <w:pPr>
        <w:spacing w:line="276" w:lineRule="auto"/>
      </w:pPr>
      <w:r>
        <w:t xml:space="preserve">Environmental cues are often reliable signals of motivationally significant outcomes allowing one to predict rewards and to perform appropriate behaviours based on this information. Neural activity in the orbitofrontal cortex (OFC) may form part of the representation of expected outcomes following predictive actions or cues </w:t>
      </w:r>
      <w:r>
        <w:fldChar w:fldCharType="begin" w:fldLock="1"/>
      </w:r>
      <w:r w:rsidR="00D82700">
        <w: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3", "itemData" : { "DOI" : "DOI 10.1016/j.conb.2010.01.009", "ISBN" : "0959-4388", "author" : [ { "dropping-particle" : "", "family" : "Schoenbaum", "given" : "G", "non-dropping-particle" : "", "parse-names" : false, "suffix" : "" }, { "dropping-particle" : "", "family" : "Esber", "given" : "G A", "non-dropping-particle" : "", "parse-names" : false, "suffix" : "" } ], "container-title" : "Current Opinion in Neurobiology", "id" : "ITEM-3", "issue" : "2", "issued" : { "date-parts" : [ [ "2010" ] ] }, "language" : "English", "page" : "205-211", "title" : "How do you (estimate you will) like them apples? Integration as a defining trait of orbitofrontal function", "type" : "article-journal", "volume" : "20" }, "uris" : [ "http://www.mendeley.com/documents/?uuid=65670451-6322-41be-bf71-47814c8e9f65" ] }, { "id" : "ITEM-4", "itemData" : { "DOI" : "10.1523/JNEUROSCI.3126-15.2015", "ISSN" : "0270-6474", "abstract" : "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 "author" : [ { "dropping-particle" : "", "family" : "Lucantonio", "given" : "F.", "non-dropping-particle" : "", "parse-names" : false, "suffix" : "" }, { "dropping-particle" : "", "family" : "Gardner", "given" : "M. P. H.", "non-dropping-particle" : "", "parse-names" : false, "suffix" : "" }, { "dropping-particle" : "", "family" : "Mirenzi", "given" : "A.", "non-dropping-particle" : "", "parse-names" : false, "suffix" : "" }, { "dropping-particle" : "", "family" : "Newman", "given" : "L. E.", "non-dropping-particle" : "", "parse-names" : false, "suffix" : "" }, { "dropping-particle" : "", "family" : "Takahashi", "given" : "Y. K.", "non-dropping-particle" : "", "parse-names" : false, "suffix" : "" }, { "dropping-particle" : "", "family" : "Schoenbaum", "given" : "G.", "non-dropping-particle" : "", "parse-names" : false, "suffix" : "" } ], "container-title" : "Journal of Neuroscience", "id" : "ITEM-4", "issue" : "50", "issued" : { "date-parts" : [ [ "2015", "12", "16" ] ] }, "page" : "16521-16530", "title" : "Neural Estimates of Imagined Outcomes in Basolateral Amygdala Depend on Orbitofrontal Cortex", "type" : "article-journal", "volume" : "35" }, "uris" : [ "http://www.mendeley.com/documents/?uuid=213175d8-048c-4865-87ee-a26d0be10465" ] } ], "mendeley" : { "formattedCitation" : "(Lucantonio et al., 2015; Rudebeck &amp; Murray, 2014; Schoenbaum &amp; Esber, 2010; Walton, Chau, &amp; Kennerley, 2015)", "plainTextFormattedCitation" : "(Lucantonio et al., 2015; Rudebeck &amp; Murray, 2014; Schoenbaum &amp; Esber, 2010; Walton, Chau, &amp; Kennerley, 2015)", "previouslyFormattedCitation" : "(Lucantonio et al., 2015; Rudebeck &amp; Murray, 2014; Schoenbaum &amp; Esber, 2010; Walton, Chau, &amp; Kennerley, 2015)" }, "properties" : { "noteIndex" : 0 }, "schema" : "https://github.com/citation-style-language/schema/raw/master/csl-citation.json" }</w:instrText>
      </w:r>
      <w:r>
        <w:fldChar w:fldCharType="separate"/>
      </w:r>
      <w:r w:rsidR="009073ED" w:rsidRPr="009073ED">
        <w:rPr>
          <w:noProof/>
        </w:rPr>
        <w:t>(Lucantonio et al., 2015; Rudebeck &amp; Murray, 2014; Schoenbaum &amp; Esber, 2010; Walton, Chau, &amp; Kennerley, 2015)</w:t>
      </w:r>
      <w:r>
        <w:fldChar w:fldCharType="end"/>
      </w:r>
      <w:r>
        <w:t xml:space="preserve"> and has been found to increase in the presence of cues</w:t>
      </w:r>
      <w:r w:rsidR="009073ED">
        <w:t xml:space="preserve"> that reliably predict rewards </w:t>
      </w:r>
      <w:r w:rsidR="00D82700">
        <w:fldChar w:fldCharType="begin" w:fldLock="1"/>
      </w:r>
      <w:r w:rsidR="001A7774">
        <w:instrText>ADDIN CSL_CITATION { "citationItems" : [ { "id" : "ITEM-1", "itemData" : { "DOI" : "30/20/7078 [pii]\r10.1523/JNEUROSCI.3860-09.2010", "ISBN" : "1529-2401 (Electronic)\r0270-6474 (Linking)", "PMID" : "20484650", "author" : [ { "dropping-particle" : "", "family" : "Wingerden", "given" : "M", "non-dropping-particle" : "van", "parse-names" : false, "suffix" : "" }, { "dropping-particle" : "", "family" : "Vinck", "given" : "M", "non-dropping-particle" : "", "parse-names" : false, "suffix" : "" }, { "dropping-particle" : "", "family" : "Lankelma", "given" : "J", "non-dropping-particle" : "", "parse-names" : false, "suffix" : "" }, { "dropping-particle" : "", "family" : "Pennartz", "given" : "C M", "non-dropping-particle" : "", "parse-names" : false, "suffix" : "" } ], "container-title" : "Journal of Neuroscience", "edition" : "2010/05/21", "id" : "ITEM-1", "issue" : "20", "issued" : { "date-parts" : [ [ "2010" ] ] }, "language" : "eng", "page" : "7078-7087", "title" : "Theta-band phase locking of orbitofrontal neurons during reward expectancy", "type" : "article-journal", "volume" : "30" }, "uris" : [ "http://www.mendeley.com/documents/?uuid=98e0baae-0a24-4cf9-ad1a-327d87dfde0d" ] }, { "id" : "ITEM-2", "itemData" : { "DOI" : "Doi 10.1038/Nrn2753", "ISBN" : "1471-0048", "author" : [ { "dropping-particle" : "", "family" : "Schoenbaum", "given" : "G", "non-dropping-particle" : "", "parse-names" : false, "suffix" : "" }, { "dropping-particle" : "", "family" : "Roesch", "given" : "M R", "non-dropping-particle" : "", "parse-names" : false, "suffix" : "" }, { "dropping-particle" : "", "family" : "Stalnaker", "given" : "T A", "non-dropping-particle" : "", "parse-names" : false, "suffix" : "" }, { "dropping-particle" : "", "family" : "Takahashi", "given" : "Y K", "non-dropping-particle" : "", "parse-names" : false, "suffix" : "" } ], "container-title" : "Nature Reviews Neuroscience", "id" : "ITEM-2", "issue" : "12", "issued" : { "date-parts" : [ [ "2009" ] ] }, "language" : "English", "page" : "885-892", "title" : "A new perspective on the role of the orbitofrontal cortex in adaptive behaviour", "type" : "article-journal", "volume" : "10" }, "uris" : [ "http://www.mendeley.com/documents/?uuid=9124fd3f-a73f-4663-9302-6f70d776e02c" ] } ], "mendeley" : { "formattedCitation" : "(Schoenbaum, Roesch, Stalnaker, &amp; Takahashi, 2009; van Wingerden, Vinck, Lankelma, &amp; Pennartz, 2010)", "plainTextFormattedCitation" : "(Schoenbaum, Roesch, Stalnaker, &amp; Takahashi, 2009; van Wingerden, Vinck, Lankelma, &amp; Pennartz, 2010)", "previouslyFormattedCitation" : "(Schoenbaum, Roesch, Stalnaker, &amp; Takahashi, 2009; van Wingerden, Vinck, Lankelma, &amp; Pennartz, 2010)" }, "properties" : { "noteIndex" : 0 }, "schema" : "https://github.com/citation-style-language/schema/raw/master/csl-citation.json" }</w:instrText>
      </w:r>
      <w:r w:rsidR="00D82700">
        <w:fldChar w:fldCharType="separate"/>
      </w:r>
      <w:r w:rsidR="00D82700" w:rsidRPr="00D82700">
        <w:rPr>
          <w:noProof/>
        </w:rPr>
        <w:t>(Schoenbaum, Roesch, Stalnaker, &amp; Takahashi, 2009; van Wingerden, Vinck, Lankelma, &amp; Pennartz, 2010)</w:t>
      </w:r>
      <w:r w:rsidR="00D82700">
        <w:fldChar w:fldCharType="end"/>
      </w:r>
      <w:r>
        <w:t xml:space="preserve">. </w:t>
      </w:r>
    </w:p>
    <w:p w:rsidR="00A95648" w:rsidRDefault="00A95648" w:rsidP="007A74B8">
      <w:pPr>
        <w:spacing w:line="276" w:lineRule="auto"/>
      </w:pPr>
      <w:r>
        <w:t xml:space="preserve">The OFC has been hypothesised as a site that integrates sensory and motivational information to adaptively increase or inhibit behaviour based on the up-to-the-moment expected value of predicted rewards </w:t>
      </w:r>
      <w:r>
        <w:fldChar w:fldCharType="begin" w:fldLock="1"/>
      </w:r>
      <w:r w:rsidR="00E03CD5">
        <w:instrText>ADDIN CSL_CITATION { "citationItems" : [ { "id" : "ITEM-1",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1",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mendeley" : { "formattedCitation" : "(Rudebeck &amp; Murray, 2014; Walton et al., 2015)", "plainTextFormattedCitation" : "(Rudebeck &amp; Murray, 2014; Walton et al., 2015)", "previouslyFormattedCitation" : "(Rudebeck &amp; Murray, 2014; Walton et al., 2015)" }, "properties" : { "noteIndex" : 0 }, "schema" : "https://github.com/citation-style-language/schema/raw/master/csl-citation.json" }</w:instrText>
      </w:r>
      <w:r>
        <w:fldChar w:fldCharType="separate"/>
      </w:r>
      <w:r w:rsidRPr="009F3F79">
        <w:rPr>
          <w:noProof/>
        </w:rPr>
        <w:t>(Rudebeck &amp; Murray, 2014; Walton et al., 2015)</w:t>
      </w:r>
      <w:r>
        <w:fldChar w:fldCharType="end"/>
      </w:r>
      <w:r>
        <w:t xml:space="preserve">. For example, in outcome devaluation procedures an intact OFC is required to appropriately reduce responding for predicted outcomes that are no longer rewarding </w:t>
      </w:r>
      <w:r>
        <w:fldChar w:fldCharType="begin" w:fldLock="1"/>
      </w:r>
      <w:r>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2",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id" : "ITEM-3",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3", "issue" : "1", "issued" : { "date-parts" : [ [ "2005" ] ] }, "language" : "eng", "page" : "317-322", "title" : "Orbitofrontal lesions impair use of cue-outcome associations in a devaluation task", "type" : "article-journal", "volume" : "119" }, "uris" : [ "http://www.mendeley.com/documents/?uuid=142c50b1-8670-4327-bee0-d91137a96fd5" ] }, { "id" : "ITEM-4",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4",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5", "itemData" : { "DOI" : "10.1523/jneurosci.0091-11.2011", "ISBN" : "0270-6474", "PMID" : "21775601", "abstract" : "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 "author" : [ { "dropping-particle" : "", "family" : "Rudebeck", "given" : "P H", "non-dropping-particle" : "", "parse-names" : false, "suffix" : "" }, { "dropping-particle" : "", "family" : "Murray", "given" : "E A", "non-dropping-particle" : "", "parse-names" : false, "suffix" : "" } ], "container-title" : "Journal of Neuroscience", "edition" : "2011/07/22", "id" : "ITEM-5", "issue" : "29", "issued" : { "date-parts" : [ [ "2011" ] ] }, "language" : "eng", "note" : "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 "page" : "10569-10578", "title" : "Dissociable effects of subtotal lesions within the macaque orbital prefrontal cortex on reward-guided behavior", "type" : "article-journal", "volume" : "31" }, "uris" : [ "http://www.mendeley.com/documents/?uuid=c3ebf05d-7734-414d-8bb5-38aef20fa520" ] } ], "mendeley" : { "formattedCitation" : "(Gallagher, McMahan, &amp; Schoenbaum, 1999; Pickens et al., 2003; Pickens, Saddoris, Gallagher, &amp; Holland, 2005; Rudebeck &amp; Murray, 2011; West, DesJardin, Gale, &amp; Malkova, 2011)", "plainTextFormattedCitation" : "(Gallagher, McMahan, &amp; Schoenbaum, 1999; Pickens et al., 2003; Pickens, Saddoris, Gallagher, &amp; Holland, 2005; Rudebeck &amp; Murray, 2011; West, DesJardin, Gale, &amp; Malkova, 2011)", "previouslyFormattedCitation" : "(Gallagher, McMahan, &amp; Schoenbaum, 1999; Pickens et al., 2003; Pickens, Saddoris, Gallagher, &amp; Holland, 2005; Rudebeck &amp; Murray, 2011; West, DesJardin, Gale, &amp; Malkova, 2011)" }, "properties" : { "noteIndex" : 0 }, "schema" : "https://github.com/citation-style-language/schema/raw/master/csl-citation.json" }</w:instrText>
      </w:r>
      <w:r>
        <w:fldChar w:fldCharType="separate"/>
      </w:r>
      <w:r w:rsidRPr="00E3486B">
        <w:rPr>
          <w:noProof/>
        </w:rPr>
        <w:t>(Gallagher, McMahan, &amp; Schoenbaum, 1999; Pickens et al., 2003; Pickens, Saddoris, Gallagher, &amp; Holland, 2005; Rudebeck &amp; Murray, 2011; West, DesJardin, Gale, &amp; Malkova, 2011)</w:t>
      </w:r>
      <w:r>
        <w:fldChar w:fldCharType="end"/>
      </w:r>
      <w:r>
        <w:t>.</w:t>
      </w:r>
      <w:r w:rsidRPr="003C7251">
        <w:t xml:space="preserve"> </w:t>
      </w:r>
      <w:r>
        <w:t xml:space="preserve">Conversely, in Pavlovian over-expectation procedures a functional OFC is required to selectively increase responding when two predictive cues are compounded to predict an increase in predicted reward value </w:t>
      </w:r>
      <w:r>
        <w:fldChar w:fldCharType="begin" w:fldLock="1"/>
      </w:r>
      <w:r>
        <w:instrText>ADDIN CSL_CITATION { "citationItems" : [ { "id" : "ITEM-1", "itemData" : { "DOI" : "DOI 10.1016/j.neuron.2009.03.005", "ISBN" : "0896-6273", "author" : [ { "dropping-particle" : "", "family" : "Takahashi", "given" : "Y K", "non-dropping-particle" : "", "parse-names" : false, "suffix" : "" }, { "dropping-particle" : "", "family" : "Roesch", "given" : "M R", "non-dropping-particle" : "", "parse-names" : false, "suffix" : "" }, { "dropping-particle" : "", "family" : "Stalnaker", "given" : "T A", "non-dropping-particle" : "", "parse-names" : false, "suffix" : "" }, { "dropping-particle" : "", "family" : "Haney", "given" : "R Z", "non-dropping-particle" : "", "parse-names" : false, "suffix" : "" }, { "dropping-particle" : "", "family" : "Cai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dropping-particle" : "", "family" : "Cal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container-title" : "Neuron", "id" : "ITEM-1", "issue" : "2", "issued" : { "date-parts" : [ [ "2009" ] ] }, "language" : "English", "page" : "269-280", "title" : "The Orbitofrontal Cortex and Ventral Tegmental Area Are Necessary for Learning from Unexpected Outcomes", "type" : "article-journal", "volume" : "62" }, "uris" : [ "http://www.mendeley.com/documents/?uuid=630ecaa0-8f06-4897-802f-f08a30b8c04d" ] } ], "mendeley" : { "formattedCitation" : "(Takahashi et al., 2009)", "plainTextFormattedCitation" : "(Takahashi et al., 2009)", "previouslyFormattedCitation" : "(Takahashi et al., 2009)" }, "properties" : { "noteIndex" : 0 }, "schema" : "https://github.com/citation-style-language/schema/raw/master/csl-citation.json" }</w:instrText>
      </w:r>
      <w:r>
        <w:fldChar w:fldCharType="separate"/>
      </w:r>
      <w:r w:rsidRPr="00340B49">
        <w:rPr>
          <w:noProof/>
        </w:rPr>
        <w:t>(Takahashi et al., 2009)</w:t>
      </w:r>
      <w:r>
        <w:fldChar w:fldCharType="end"/>
      </w:r>
      <w:r>
        <w:t>.</w:t>
      </w:r>
    </w:p>
    <w:p w:rsidR="00A95648" w:rsidRDefault="00A95648" w:rsidP="007A74B8">
      <w:pPr>
        <w:spacing w:line="276" w:lineRule="auto"/>
      </w:pPr>
      <w:r>
        <w:t>Surprisingly, disruption of OFC function does not disturb initial learning about cues that predict outcomes</w:t>
      </w:r>
      <w:r w:rsidR="001A7774">
        <w:t xml:space="preserve"> </w:t>
      </w:r>
      <w:r w:rsidR="001A7774">
        <w:fldChar w:fldCharType="begin" w:fldLock="1"/>
      </w:r>
      <w:r w:rsidR="00833574">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author" : [ { "dropping-particle" : "", "family" : "McDannald", "given" : "M A", "non-dropping-particle" : "", "parse-names" : false, "suffix" : "" }, { "dropping-particle" : "", "family" : "Lucantonio", "given" : "F", "non-dropping-particle" : "", "parse-names" : false, "suffix" : "" }, { "dropping-particle" : "", "family" : "Burke", "given" : "K A", "non-dropping-particle" : "", "parse-names" : false, "suffix" : "" }, { "dropping-particle" : "", "family" : "Niv", "given" : "Y", "non-dropping-particle" : "", "parse-names" : false, "suffix" : "" }, { "dropping-particle" : "", "family" : "Schoenbaum", "given" : "G", "non-dropping-particle" : "", "parse-names" : false, "suffix" : "" } ], "container-title" : "Journal of Neuroscience", "id" : "ITEM-2", "issued" : { "date-parts" : [ [ "2011" ] ] }, "page" : "2700-2705", "title" : "Ventral striatum and orbitofrontal cortex are both required for model-based, but not model-free, reinforcement learning", "type" : "article-journal", "volume" : "31" }, "uris" : [ "http://www.mendeley.com/documents/?uuid=fd72c0c0-95bc-4b3c-b673-02f000ff2455" ] } ], "mendeley" : { "formattedCitation" : "(Gallagher et al., 1999; McDannald, Lucantonio, Burke, Niv, &amp; Schoenbaum, 2011)", "plainTextFormattedCitation" : "(Gallagher et al., 1999; McDannald, Lucantonio, Burke, Niv, &amp; Schoenbaum, 2011)", "previouslyFormattedCitation" : "(Gallagher et al., 1999; McDannald, Lucantonio, Burke, Niv, &amp; Schoenbaum, 2011)" }, "properties" : { "noteIndex" : 0 }, "schema" : "https://github.com/citation-style-language/schema/raw/master/csl-citation.json" }</w:instrText>
      </w:r>
      <w:r w:rsidR="001A7774">
        <w:fldChar w:fldCharType="separate"/>
      </w:r>
      <w:r w:rsidR="001A7774" w:rsidRPr="001A7774">
        <w:rPr>
          <w:noProof/>
        </w:rPr>
        <w:t>(Gallagher et al., 1999; McDannald, Lucantonio, Burke, Niv, &amp; Schoenbaum, 2011)</w:t>
      </w:r>
      <w:r w:rsidR="001A7774">
        <w:fldChar w:fldCharType="end"/>
      </w:r>
      <w:r>
        <w:t xml:space="preserve"> which is thought to </w:t>
      </w:r>
      <w:r w:rsidR="001A7774">
        <w:t>depend</w:t>
      </w:r>
      <w:r>
        <w:t xml:space="preserve"> on prediction-error signals that calculate the discrepancy between expected and actual outcomes</w:t>
      </w:r>
      <w:r w:rsidR="001A7774">
        <w:t xml:space="preserve"> </w:t>
      </w:r>
      <w:r w:rsidR="001A7774">
        <w:fldChar w:fldCharType="begin" w:fldLock="1"/>
      </w:r>
      <w:r w:rsidR="001A7774">
        <w:instrText>ADDIN CSL_CITATION { "citationItems" : [ { "id" : "ITEM-1", "itemData" : { "author" : [ { "dropping-particle" : "", "family" : "Rescorla", "given" : "R A", "non-dropping-particle" : "", "parse-names" : false, "suffix" : "" }, { "dropping-particle" : "", "family" : "Wagner", "given" : "A R", "non-dropping-particle" : "", "parse-names" : false, "suffix" : "" } ], "container-title" : "Classical Conditioning II: Current Research and Theory", "editor" : [ { "dropping-particle" : "", "family" : "Black", "given" : "A H", "non-dropping-particle" : "", "parse-names" : false, "suffix" : "" }, { "dropping-particle" : "", "family" : "Prokesy", "given" : "W F", "non-dropping-particle" : "", "parse-names" : false, "suffix" : "" } ], "id" : "ITEM-1", "issued" : { "date-parts" : [ [ "1972" ] ] }, "page" : "64-99", "publisher" : "Appleton Century Crofts", "publisher-place" : "New York", "title" : "A theory of Pavlovian conditiong: Variations in the effectiveness of   reinforcement and nonreinforcement", "type" : "chapter" }, "uris" : [ "http://www.mendeley.com/documents/?uuid=419a1eed-79da-44ec-839f-e7e763d110a2" ] } ], "mendeley" : { "formattedCitation" : "(Rescorla &amp; Wagner, 1972)", "plainTextFormattedCitation" : "(Rescorla &amp; Wagner, 1972)", "previouslyFormattedCitation" : "(Rescorla &amp; Wagner, 1972)" }, "properties" : { "noteIndex" : 0 }, "schema" : "https://github.com/citation-style-language/schema/raw/master/csl-citation.json" }</w:instrText>
      </w:r>
      <w:r w:rsidR="001A7774">
        <w:fldChar w:fldCharType="separate"/>
      </w:r>
      <w:r w:rsidR="001A7774" w:rsidRPr="001A7774">
        <w:rPr>
          <w:noProof/>
        </w:rPr>
        <w:t>(Rescorla &amp; Wagner, 1972)</w:t>
      </w:r>
      <w:r w:rsidR="001A7774">
        <w:fldChar w:fldCharType="end"/>
      </w:r>
      <w:r>
        <w:t>. Instead, current hypotheses attribute OFC involvement to situations in which initial learning must be modified by changes in the value or likelihood of the reward change. For example, in extinction procedures when an expected reward is no longer delivered the expected value of the cue should be updated to reflect this new state of affairs, a process that is predicted to involve OFC function</w:t>
      </w:r>
      <w:r w:rsidR="00833574">
        <w:t xml:space="preserve"> </w:t>
      </w:r>
      <w:r w:rsidR="00833574">
        <w:fldChar w:fldCharType="begin" w:fldLock="1"/>
      </w:r>
      <w:r w:rsidR="00833574">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2",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Wilson, Takahashi, Schoenbaum, &amp; Niv, 2014)", "plainTextFormattedCitation" : "(Panayi &amp; Killcross, 2014; Wilson, Takahashi, Schoenbaum, &amp; Niv, 2014)", "previouslyFormattedCitation" : "(Panayi &amp; Killcross, 2014; Wilson, Takahashi, Schoenbaum, &amp; Niv, 2014)" }, "properties" : { "noteIndex" : 0 }, "schema" : "https://github.com/citation-style-language/schema/raw/master/csl-citation.json" }</w:instrText>
      </w:r>
      <w:r w:rsidR="00833574">
        <w:fldChar w:fldCharType="separate"/>
      </w:r>
      <w:r w:rsidR="00833574" w:rsidRPr="00833574">
        <w:rPr>
          <w:noProof/>
        </w:rPr>
        <w:t>(Panayi &amp; Killcross, 2014; Wilson, Takahashi, Schoenbaum, &amp; Niv, 2014)</w:t>
      </w:r>
      <w:r w:rsidR="00833574">
        <w:fldChar w:fldCharType="end"/>
      </w:r>
      <w:r>
        <w:t xml:space="preserve">. In line with this prediction, Panayi &amp; Killcross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found that selectively inactivating OFC function during extinction results in abnormally persistent responding to a cue that no longer predicts reward. </w:t>
      </w:r>
    </w:p>
    <w:p w:rsidR="00A95648" w:rsidRDefault="00A95648" w:rsidP="007A74B8">
      <w:pPr>
        <w:spacing w:line="276" w:lineRule="auto"/>
      </w:pPr>
      <w:r>
        <w:t xml:space="preserve">While the findings of Panayi &amp; Killcross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are consistent with the hypothesis that the OFC is required to update behaviour based on the current value of predicted rewards, there are two alternative explanations of these results. One possibility is that the role of the OFC is to form inhibitory associations between events and expected outcomes, and therefore the rats never learn to inhibit their established behaviour. In the past</w:t>
      </w:r>
      <w:r w:rsidR="00833574">
        <w:t>,</w:t>
      </w:r>
      <w:r>
        <w:t xml:space="preserve"> simple inhibitory explanations of OFC function have been ruled out by evidence that subjects with OFC damage are ultimately able to in</w:t>
      </w:r>
      <w:r w:rsidR="00833574">
        <w:t xml:space="preserve">hibit inappropriate responding </w:t>
      </w:r>
      <w:r w:rsidR="00833574">
        <w:fldChar w:fldCharType="begin" w:fldLock="1"/>
      </w:r>
      <w:r w:rsidR="00D23DF3">
        <w:instrText>ADDIN CSL_CITATION { "citationItems" : [ { "id" : "ITEM-1", "itemData" : { "DOI" : "10.1523/JNEUROSCI.1556-07.2007", "ISBN" : "1529-2401 (Electronic)\r0270-6474 (Linking)", "PMID" : "17670960", "abstract" : "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 "author" : [ { "dropping-particle" : "", "family" : "Murray", "given" : "E A", "non-dropping-particle" : "", "parse-names" : false, "suffix" : "" }, { "dropping-particle" : "", "family" : "O'Doherty", "given" : "J P", "non-dropping-particle" : "", "parse-names" : false, "suffix" : "" }, { "dropping-particle" : "", "family" : "Schoenbaum", "given" : "G", "non-dropping-particle" : "", "parse-names" : false, "suffix" : "" } ], "container-title" : "Journal of Neuroscience", "id" : "ITEM-1", "issue" : "31", "issued" : { "date-parts" : [ [ "2007" ] ] }, "note" : "Murray, Elisabeth A\nO'Doherty, John P\nSchoenbaum, Geoffrey\neng\nR01 DA015718/DA/NIDA NIH HHS/\nR01 DA015718-04/DA/NIDA NIH HHS/\nReview\n2007/08/03 09:00\nJ Neurosci. 2007 Aug 1;27(31):8166-9.", "page" : "8166-8169", "title" : "What we know and do not know about the functions of the orbitofrontal cortex after 20 years of cross-species studies", "type" : "article-journal", "volume" : "27" }, "uris" : [ "http://www.mendeley.com/documents/?uuid=bc6bf326-57b1-4d03-83e5-7696730fbc71" ] } ], "mendeley" : { "formattedCitation" : "(Murray, O\u2019Doherty, &amp; Schoenbaum, 2007)", "plainTextFormattedCitation" : "(Murray, O\u2019Doherty, &amp; Schoenbaum, 2007)", "previouslyFormattedCitation" : "(Murray, O\u2019Doherty, &amp; Schoenbaum, 2007)" }, "properties" : { "noteIndex" : 0 }, "schema" : "https://github.com/citation-style-language/schema/raw/master/csl-citation.json" }</w:instrText>
      </w:r>
      <w:r w:rsidR="00833574">
        <w:fldChar w:fldCharType="separate"/>
      </w:r>
      <w:r w:rsidR="00833574" w:rsidRPr="00833574">
        <w:rPr>
          <w:noProof/>
        </w:rPr>
        <w:t>(Murray, O’Doherty, &amp; Schoenbaum, 2007)</w:t>
      </w:r>
      <w:r w:rsidR="00833574">
        <w:fldChar w:fldCharType="end"/>
      </w:r>
      <w:r>
        <w:t xml:space="preserve">. However, the suppression of behaviour can occur via a number of alternative mechanisms that do not involve inhibition such as behavioural competition, attention and habituation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B56BC4">
        <w:rPr>
          <w:noProof/>
        </w:rPr>
        <w:t>(Panayi &amp; Killcross, 2014)</w:t>
      </w:r>
      <w:r>
        <w:fldChar w:fldCharType="end"/>
      </w:r>
      <w:r>
        <w:t>. The objective of this work is to provide the first direct test of the role of the OFC in the acquisition of inhibitory associations.</w:t>
      </w:r>
    </w:p>
    <w:p w:rsidR="00A95648" w:rsidRDefault="00A95648" w:rsidP="007A74B8">
      <w:pPr>
        <w:spacing w:line="276" w:lineRule="auto"/>
      </w:pPr>
      <w:r>
        <w:t>Extinction learning has been argued to predominantly involve new context-dependent inhibitory learning rather than unlearni</w:t>
      </w:r>
      <w:r w:rsidR="00D23DF3">
        <w:t xml:space="preserve">ng of the original association </w:t>
      </w:r>
      <w:r w:rsidR="00D23DF3">
        <w:fldChar w:fldCharType="begin" w:fldLock="1"/>
      </w:r>
      <w:r w:rsidR="00D23DF3">
        <w:instrText>ADDIN CSL_CITATION { "citationItems" : [ { "id" : "ITEM-1", "itemData" : { "ISBN" : "0033-2909", "author" : [ { "dropping-particle" : "", "family" : "Bouton", "given" : "M E", "non-dropping-particle" : "", "parse-names" : false, "suffix" : "" } ], "container-title" : "Psychological Bulletin", "id" : "ITEM-1", "issue" : "1", "issued" : { "date-parts" : [ [ "1993" ] ] }, "language" : "English", "page" : "80-99", "title" : "Context, Time, and Memory Retrieval in the Interference Paradigms of Pavlovian Learning", "type" : "article-journal", "volume" : "114" }, "uris" : [ "http://www.mendeley.com/documents/?uuid=3bdc5cbf-b8bf-4be3-a18b-b821e7976246"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Bouton, 1993; Delamater, 2004)", "plainTextFormattedCitation" : "(Bouton, 1993; Delamater, 2004)", "previouslyFormattedCitation" : "(Bouton, 1993; Delamater, 2004)" }, "properties" : { "noteIndex" : 0 }, "schema" : "https://github.com/citation-style-language/schema/raw/master/csl-citation.json" }</w:instrText>
      </w:r>
      <w:r w:rsidR="00D23DF3">
        <w:fldChar w:fldCharType="separate"/>
      </w:r>
      <w:r w:rsidR="00D23DF3" w:rsidRPr="00D23DF3">
        <w:rPr>
          <w:noProof/>
        </w:rPr>
        <w:t>(Bouton, 1993; Delamater, 2004)</w:t>
      </w:r>
      <w:r w:rsidR="00D23DF3">
        <w:fldChar w:fldCharType="end"/>
      </w:r>
      <w:r w:rsidR="00D23DF3">
        <w:t>.</w:t>
      </w:r>
      <w:r>
        <w:t xml:space="preserve"> Therefore, a more recent explanation of the role of the OFC in extinction learning is that the OFC represen</w:t>
      </w:r>
      <w:r w:rsidR="00D23DF3">
        <w:t>ts</w:t>
      </w:r>
      <w:r>
        <w:t xml:space="preserve"> a new state to suppor</w:t>
      </w:r>
      <w:r w:rsidR="00D23DF3">
        <w:t xml:space="preserve">t this new inhibitory learning </w:t>
      </w:r>
      <w:r w:rsidR="00D23DF3">
        <w:fldChar w:fldCharType="begin" w:fldLock="1"/>
      </w:r>
      <w:r w:rsidR="00E03CD5">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rsidR="00D23DF3">
        <w:fldChar w:fldCharType="separate"/>
      </w:r>
      <w:r w:rsidR="00D23DF3" w:rsidRPr="00D23DF3">
        <w:rPr>
          <w:noProof/>
        </w:rPr>
        <w:t>(Wilson et al., 2014)</w:t>
      </w:r>
      <w:r w:rsidR="00D23DF3">
        <w:fldChar w:fldCharType="end"/>
      </w:r>
      <w:r>
        <w:t xml:space="preserve">. In the absence of this new state representation it is predicted that extinction will result in the unlearning of the </w:t>
      </w:r>
      <w:r>
        <w:lastRenderedPageBreak/>
        <w:t>original association which would retard the rate of extinction. Importantly, the OFC is proposed to only be involved in the representation of task states when the states are not explicitly signalled but instead require the use of memory to infer a new state.</w:t>
      </w:r>
    </w:p>
    <w:p w:rsidR="00A95648" w:rsidRDefault="00A95648" w:rsidP="007A74B8">
      <w:pPr>
        <w:spacing w:line="276" w:lineRule="auto"/>
      </w:pPr>
      <w:r>
        <w:t xml:space="preserve">Considered together, these hypotheses of OFC function provide three distinct predictions about the role of the OFC in the acquisition and expression of inhibitory associations in a Pavlovian conditioned inhibition task. If the OFC is simply involved in the acquisition of inhibitory associations, then OFC inactivation should disrupt the expression and subsequent learning of a conditioned inhibitor. If the OFC is involved in modulating behaviour based on the current expected value of predicted outcomes, then OFC inactivation should disrupt the expression but not the acquisition of a conditioned inhibitor. If the OFC is involved in representing the states of a task when changes in task contingencies are not explicitly signalled, then OFC inactivation should not disrupt the expression or acquisition of a conditioned inhibitor. Our findings indicate that OFC inactivation impairs the selective expression of behavioural inhibition during task acquisition. However, conditioned inhibition is acquired in rats when subsequently tested with functional OFC. These findings were also replicated when the conditions of training were matched to extinction learning tasks. These findings suggest that the OFC is not simply involved in the acquisition of inhibitory associations, but instead modulates behaviour when expected outcomes change. </w:t>
      </w:r>
    </w:p>
    <w:p w:rsidR="00A95648" w:rsidRPr="00E03CD5" w:rsidRDefault="00E03CD5" w:rsidP="007A74B8">
      <w:pPr>
        <w:spacing w:line="276" w:lineRule="auto"/>
        <w:rPr>
          <w:rFonts w:asciiTheme="majorHAnsi" w:hAnsiTheme="majorHAnsi"/>
          <w:b/>
        </w:rPr>
      </w:pPr>
      <w:r w:rsidRPr="00E03CD5">
        <w:rPr>
          <w:rFonts w:asciiTheme="majorHAnsi" w:hAnsiTheme="majorHAnsi"/>
          <w:b/>
        </w:rPr>
        <w:t>Materials and Methods</w:t>
      </w:r>
    </w:p>
    <w:p w:rsidR="00CA6DB3" w:rsidRDefault="00CA6DB3" w:rsidP="007A74B8">
      <w:pPr>
        <w:spacing w:after="240" w:line="276" w:lineRule="auto"/>
        <w:ind w:firstLine="720"/>
        <w:rPr>
          <w:rFonts w:cs="Times New Roman"/>
          <w:szCs w:val="24"/>
        </w:rPr>
      </w:pPr>
      <w:r w:rsidRPr="00CA6DB3">
        <w:rPr>
          <w:rFonts w:cs="Times New Roman"/>
          <w:i/>
          <w:szCs w:val="24"/>
        </w:rPr>
        <w:t>Animals.</w:t>
      </w:r>
      <w:r>
        <w:rPr>
          <w:rFonts w:cs="Times New Roman"/>
          <w:szCs w:val="24"/>
        </w:rPr>
        <w:t xml:space="preserve"> Fifty-six adult male Long-Evans rats (302-406 g prior to surgery; </w:t>
      </w:r>
      <w:r w:rsidRPr="002F6F23">
        <w:rPr>
          <w:rFonts w:cs="Times New Roman"/>
          <w:szCs w:val="24"/>
        </w:rPr>
        <w:t>Monash Animal Services, Gippsland, Victoria, Australia</w:t>
      </w:r>
      <w:r>
        <w:rPr>
          <w:rFonts w:cs="Times New Roman"/>
          <w:szCs w:val="24"/>
        </w:rPr>
        <w:t>) were used</w:t>
      </w:r>
      <w:r w:rsidR="00231DAD">
        <w:rPr>
          <w:rFonts w:cs="Times New Roman"/>
          <w:szCs w:val="24"/>
        </w:rPr>
        <w:t xml:space="preserve"> (e</w:t>
      </w:r>
      <w:r w:rsidR="00A14A8B">
        <w:rPr>
          <w:rFonts w:cs="Times New Roman"/>
          <w:szCs w:val="24"/>
        </w:rPr>
        <w:t xml:space="preserve">xperiment 1, N = 32; </w:t>
      </w:r>
      <w:r w:rsidR="00231DAD">
        <w:rPr>
          <w:rFonts w:cs="Times New Roman"/>
          <w:szCs w:val="24"/>
        </w:rPr>
        <w:t>experiment</w:t>
      </w:r>
      <w:r w:rsidR="00A14A8B">
        <w:rPr>
          <w:rFonts w:cs="Times New Roman"/>
          <w:szCs w:val="24"/>
        </w:rPr>
        <w:t xml:space="preserve"> 2, N = 24)</w:t>
      </w:r>
      <w:r>
        <w:rPr>
          <w:rFonts w:cs="Times New Roman"/>
          <w:szCs w:val="24"/>
        </w:rPr>
        <w:t>.</w:t>
      </w:r>
      <w:r w:rsidRPr="006A14B1">
        <w:rPr>
          <w:rFonts w:cs="Times New Roman"/>
          <w:szCs w:val="24"/>
        </w:rPr>
        <w:t xml:space="preserve"> Rats were housed </w:t>
      </w:r>
      <w:r>
        <w:rPr>
          <w:rFonts w:cs="Times New Roman"/>
          <w:szCs w:val="24"/>
        </w:rPr>
        <w:t>four per cage in ventilated Plexiglass cages in a temperature regulated (22 ± 1</w:t>
      </w:r>
      <w:r w:rsidRPr="006A14B1">
        <w:rPr>
          <w:rFonts w:cs="Times New Roman"/>
          <w:szCs w:val="24"/>
        </w:rPr>
        <w:softHyphen/>
        <w:t>°C</w:t>
      </w:r>
      <w:r>
        <w:rPr>
          <w:rFonts w:cs="Times New Roman"/>
          <w:szCs w:val="24"/>
        </w:rPr>
        <w:t>) and light regulated (12h light/</w:t>
      </w:r>
      <w:r w:rsidRPr="006A14B1">
        <w:rPr>
          <w:rFonts w:cs="Times New Roman"/>
          <w:szCs w:val="24"/>
        </w:rPr>
        <w:t>dark cycle</w:t>
      </w:r>
      <w:r>
        <w:rPr>
          <w:rFonts w:cs="Times New Roman"/>
          <w:szCs w:val="24"/>
        </w:rPr>
        <w:t>, lights on at 7:00 AM) colony room. At least one week prior to behavioural testing, feeding was restricted ensuring that weight was approximately 95%, and never dropped below 85%, of ad libitum feeding weight.</w:t>
      </w:r>
      <w:r w:rsidRPr="00B815A2">
        <w:rPr>
          <w:rFonts w:cs="Times New Roman"/>
          <w:szCs w:val="24"/>
        </w:rPr>
        <w:t xml:space="preserve"> </w:t>
      </w:r>
      <w:r w:rsidRPr="006A14B1">
        <w:rPr>
          <w:rFonts w:cs="Times New Roman"/>
          <w:szCs w:val="24"/>
        </w:rPr>
        <w:t>All animal research was carried out in accordance with the National Institute of Health Guide for the Care and Use of Laboratories Animals (NIH publications No. 80-23, revised 1996) and approved by the University of New South Wales Animal Care and Ethics Committee.</w:t>
      </w:r>
    </w:p>
    <w:p w:rsidR="00CA6DB3" w:rsidRDefault="00CA6DB3" w:rsidP="007A74B8">
      <w:pPr>
        <w:spacing w:line="276" w:lineRule="auto"/>
        <w:ind w:firstLine="720"/>
        <w:rPr>
          <w:rFonts w:cs="Times New Roman"/>
          <w:szCs w:val="24"/>
        </w:rPr>
      </w:pPr>
      <w:r w:rsidRPr="00CA6DB3">
        <w:rPr>
          <w:rFonts w:cs="Times New Roman"/>
          <w:i/>
          <w:szCs w:val="24"/>
        </w:rPr>
        <w:t>Apparatus.</w:t>
      </w:r>
      <w:r>
        <w:rPr>
          <w:rFonts w:cs="Times New Roman"/>
          <w:szCs w:val="24"/>
        </w:rPr>
        <w:t xml:space="preserve"> Behavioural testing was conducted in eight identical operant chambers (30.5 x 32.5 x 29.5 cm; Med Associates) individually housed within a ventilated sound attenuating cabinets. Each chamber was fitted with a</w:t>
      </w:r>
      <w:r w:rsidRPr="006A14B1">
        <w:rPr>
          <w:rFonts w:cs="Times New Roman"/>
          <w:szCs w:val="24"/>
        </w:rPr>
        <w:t xml:space="preserve"> 3-W house light </w:t>
      </w:r>
      <w:r>
        <w:rPr>
          <w:rFonts w:cs="Times New Roman"/>
          <w:szCs w:val="24"/>
        </w:rPr>
        <w:t xml:space="preserve">that </w:t>
      </w:r>
      <w:r w:rsidRPr="006A14B1">
        <w:rPr>
          <w:rFonts w:cs="Times New Roman"/>
          <w:szCs w:val="24"/>
        </w:rPr>
        <w:t>was centrally located at the top of the left-hand wall. Food pellets (45 mg dustless precision grain-based pellets; Bio-serv, Frenchtown, NJ, USA) could be delivered into a recessed magazine located at the bottom centre of the right hand wall</w:t>
      </w:r>
      <w:r>
        <w:rPr>
          <w:rFonts w:cs="Times New Roman"/>
          <w:szCs w:val="24"/>
        </w:rPr>
        <w:t xml:space="preserve">. The top of the magazine contained a white LED light that could be used as a visual stimulus. </w:t>
      </w:r>
      <w:r w:rsidRPr="006A14B1">
        <w:rPr>
          <w:rFonts w:cs="Times New Roman"/>
          <w:szCs w:val="24"/>
        </w:rPr>
        <w:t xml:space="preserve">Access to the magazine was measured by infrared detectors at the mouth of the recess. Two </w:t>
      </w:r>
      <w:r>
        <w:rPr>
          <w:rFonts w:cs="Times New Roman"/>
          <w:szCs w:val="24"/>
        </w:rPr>
        <w:t xml:space="preserve">retractable levers </w:t>
      </w:r>
      <w:r w:rsidRPr="006A14B1">
        <w:rPr>
          <w:rFonts w:cs="Times New Roman"/>
          <w:szCs w:val="24"/>
        </w:rPr>
        <w:t xml:space="preserve">were located on either side of the magazine </w:t>
      </w:r>
      <w:r>
        <w:rPr>
          <w:rFonts w:cs="Times New Roman"/>
          <w:szCs w:val="24"/>
        </w:rPr>
        <w:t>on t</w:t>
      </w:r>
      <w:r w:rsidRPr="006A14B1">
        <w:rPr>
          <w:rFonts w:cs="Times New Roman"/>
          <w:szCs w:val="24"/>
        </w:rPr>
        <w:t>he right-hand wall.</w:t>
      </w:r>
      <w:r>
        <w:rPr>
          <w:rFonts w:cs="Times New Roman"/>
          <w:szCs w:val="24"/>
        </w:rPr>
        <w:t xml:space="preserve"> </w:t>
      </w:r>
      <w:r w:rsidRPr="006A14B1">
        <w:rPr>
          <w:rFonts w:cs="Times New Roman"/>
          <w:szCs w:val="24"/>
        </w:rPr>
        <w:t xml:space="preserve">A speaker located to the right of the house light could provide auditory stimuli to the chamber. In addition, a 5-Hz train of clicks produced by a heavy-duty relay placed outside the chamber at the back right corner of the cabinet was used as an auditory stimulus. The chambers were wiped down with 80% v/v ethanol between each session. A computer equipped with Med-PC software </w:t>
      </w:r>
      <w:r w:rsidRPr="006A14B1">
        <w:rPr>
          <w:rFonts w:cs="Times New Roman"/>
          <w:color w:val="000000"/>
          <w:szCs w:val="24"/>
        </w:rPr>
        <w:t>(Med Associates Inc., St. Albans, VT, USA)</w:t>
      </w:r>
      <w:r w:rsidRPr="006A14B1">
        <w:rPr>
          <w:rFonts w:cs="Times New Roman"/>
          <w:szCs w:val="24"/>
        </w:rPr>
        <w:t xml:space="preserve"> was used to control the experimental procedures and record data.</w:t>
      </w:r>
    </w:p>
    <w:p w:rsidR="0066677B" w:rsidRPr="006A14B1" w:rsidRDefault="0066677B" w:rsidP="007A74B8">
      <w:pPr>
        <w:spacing w:line="276" w:lineRule="auto"/>
        <w:ind w:firstLine="720"/>
        <w:rPr>
          <w:rFonts w:cs="Times New Roman"/>
          <w:szCs w:val="24"/>
        </w:rPr>
      </w:pPr>
      <w:r>
        <w:rPr>
          <w:rFonts w:cs="Times New Roman"/>
          <w:i/>
          <w:szCs w:val="24"/>
        </w:rPr>
        <w:t>Surgery.</w:t>
      </w:r>
      <w:r>
        <w:rPr>
          <w:rFonts w:cs="Times New Roman"/>
          <w:szCs w:val="24"/>
        </w:rPr>
        <w:t xml:space="preserve"> Surgery was performed prior to testing in experiment 1 and </w:t>
      </w:r>
      <w:r w:rsidR="00F22B1D">
        <w:rPr>
          <w:rFonts w:cs="Times New Roman"/>
          <w:szCs w:val="24"/>
        </w:rPr>
        <w:t>after initial training in experiment 2.</w:t>
      </w:r>
      <w:r>
        <w:rPr>
          <w:rFonts w:cs="Times New Roman"/>
          <w:i/>
          <w:szCs w:val="24"/>
        </w:rPr>
        <w:t xml:space="preserve"> </w:t>
      </w:r>
      <w:r w:rsidRPr="006A14B1">
        <w:rPr>
          <w:rFonts w:cs="Times New Roman"/>
          <w:szCs w:val="24"/>
        </w:rPr>
        <w:t xml:space="preserve">Bilateral guide cannulae were surgically implanted targeting the lateral OFC. Rats </w:t>
      </w:r>
      <w:r w:rsidRPr="006A14B1">
        <w:rPr>
          <w:rFonts w:cs="Times New Roman"/>
          <w:szCs w:val="24"/>
        </w:rPr>
        <w:lastRenderedPageBreak/>
        <w:t xml:space="preserve">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w:t>
      </w:r>
      <w:r>
        <w:rPr>
          <w:rFonts w:cs="Times New Roman"/>
          <w:szCs w:val="24"/>
        </w:rPr>
        <w:t xml:space="preserve">After one </w:t>
      </w:r>
      <w:r w:rsidRPr="006A14B1">
        <w:rPr>
          <w:rFonts w:cs="Times New Roman"/>
          <w:szCs w:val="24"/>
        </w:rPr>
        <w:t>week of postoperative recovery, rats were returned to food restric</w:t>
      </w:r>
      <w:r>
        <w:rPr>
          <w:rFonts w:cs="Times New Roman"/>
          <w:szCs w:val="24"/>
        </w:rPr>
        <w:t>tion for 2 days prior to</w:t>
      </w:r>
      <w:r w:rsidRPr="006A14B1">
        <w:rPr>
          <w:rFonts w:cs="Times New Roman"/>
          <w:szCs w:val="24"/>
        </w:rPr>
        <w:t xml:space="preserve"> </w:t>
      </w:r>
      <w:r>
        <w:rPr>
          <w:rFonts w:cs="Times New Roman"/>
          <w:szCs w:val="24"/>
        </w:rPr>
        <w:t xml:space="preserve">further </w:t>
      </w:r>
      <w:r w:rsidRPr="006A14B1">
        <w:rPr>
          <w:rFonts w:cs="Times New Roman"/>
          <w:szCs w:val="24"/>
        </w:rPr>
        <w:t>t</w:t>
      </w:r>
      <w:r>
        <w:rPr>
          <w:rFonts w:cs="Times New Roman"/>
          <w:szCs w:val="24"/>
        </w:rPr>
        <w:t>esting</w:t>
      </w:r>
      <w:r w:rsidRPr="006A14B1">
        <w:rPr>
          <w:rFonts w:cs="Times New Roman"/>
          <w:szCs w:val="24"/>
        </w:rPr>
        <w:t>.</w:t>
      </w:r>
    </w:p>
    <w:p w:rsidR="0066677B" w:rsidRPr="00C24600" w:rsidRDefault="00C24600" w:rsidP="007A74B8">
      <w:pPr>
        <w:spacing w:line="276" w:lineRule="auto"/>
        <w:ind w:firstLine="720"/>
        <w:rPr>
          <w:rFonts w:cs="Times New Roman"/>
          <w:i/>
          <w:szCs w:val="24"/>
        </w:rPr>
      </w:pPr>
      <w:r>
        <w:rPr>
          <w:rFonts w:cs="Times New Roman"/>
          <w:i/>
          <w:szCs w:val="24"/>
        </w:rPr>
        <w:t xml:space="preserve">Drugs and infusions. </w:t>
      </w:r>
      <w:r w:rsidRPr="006A14B1">
        <w:rPr>
          <w:rFonts w:cs="Times New Roman"/>
          <w:szCs w:val="24"/>
        </w:rPr>
        <w:t>The GABA</w:t>
      </w:r>
      <w:r w:rsidRPr="006A14B1">
        <w:rPr>
          <w:rFonts w:cs="Times New Roman"/>
          <w:szCs w:val="24"/>
          <w:vertAlign w:val="subscript"/>
        </w:rPr>
        <w:t>A</w:t>
      </w:r>
      <w:r w:rsidRPr="006A14B1">
        <w:rPr>
          <w:rFonts w:cs="Times New Roman"/>
          <w:szCs w:val="24"/>
        </w:rPr>
        <w:t xml:space="preserve"> agonist muscimol (Sigma-Aldrich, Switzerland) was dissolved in 0.9% (w/v) non-pyrogenic saline to obtain a final concentration of 0.5 </w:t>
      </w:r>
      <w:r w:rsidRPr="006A14B1">
        <w:rPr>
          <w:rFonts w:cs="Times New Roman"/>
          <w:i/>
          <w:szCs w:val="24"/>
        </w:rPr>
        <w:t>μ</w:t>
      </w:r>
      <w:r w:rsidRPr="006A14B1">
        <w:rPr>
          <w:rFonts w:cs="Times New Roman"/>
          <w:szCs w:val="24"/>
        </w:rPr>
        <w:t xml:space="preserve">g/0.5 </w:t>
      </w:r>
      <w:r w:rsidRPr="006A14B1">
        <w:rPr>
          <w:rFonts w:cs="Times New Roman"/>
          <w:i/>
          <w:szCs w:val="24"/>
        </w:rPr>
        <w:t>μ</w:t>
      </w:r>
      <w:r w:rsidRPr="006A14B1">
        <w:rPr>
          <w:rFonts w:cs="Times New Roman"/>
          <w:szCs w:val="24"/>
        </w:rPr>
        <w:t>l. Non-pyrogenic saline 0.9% (w/v) was used as the saline control.</w:t>
      </w:r>
      <w:r>
        <w:rPr>
          <w:rFonts w:cs="Times New Roman"/>
          <w:i/>
          <w:szCs w:val="24"/>
        </w:rPr>
        <w:t xml:space="preserve"> </w:t>
      </w:r>
      <w:r w:rsidR="0066677B" w:rsidRPr="006A14B1">
        <w:rPr>
          <w:rFonts w:cs="Times New Roman"/>
          <w:szCs w:val="24"/>
        </w:rPr>
        <w:t xml:space="preserve">During infusions, muscimol or saline was infused bilaterally into the lateral OFC by inserting a 33 gauge internal cannula into the guide cannula which extended 1mm ventral to the guide tip. The internal cannula was connected to a 25 </w:t>
      </w:r>
      <w:r w:rsidR="0066677B" w:rsidRPr="006A14B1">
        <w:rPr>
          <w:rFonts w:cs="Times New Roman"/>
          <w:i/>
          <w:szCs w:val="24"/>
        </w:rPr>
        <w:t>μ</w:t>
      </w:r>
      <w:r w:rsidR="0066677B" w:rsidRPr="006A14B1">
        <w:rPr>
          <w:rFonts w:cs="Times New Roman"/>
          <w:szCs w:val="24"/>
        </w:rPr>
        <w:t xml:space="preserve">l glass syringe (Hamilton Company, Reno, NV, USA) attached to a microinfusion pump (World Precision Instruments, Inc., Sarasota, FL, USA). A total volume of 0.5 </w:t>
      </w:r>
      <w:r w:rsidR="0066677B" w:rsidRPr="006A14B1">
        <w:rPr>
          <w:rFonts w:cs="Times New Roman"/>
          <w:i/>
          <w:szCs w:val="24"/>
        </w:rPr>
        <w:t>μ</w:t>
      </w:r>
      <w:r w:rsidR="0066677B" w:rsidRPr="006A14B1">
        <w:rPr>
          <w:rFonts w:cs="Times New Roman"/>
          <w:szCs w:val="24"/>
        </w:rPr>
        <w:t xml:space="preserve">l was delivered to each side at a rate of 0.25 </w:t>
      </w:r>
      <w:r w:rsidR="0066677B" w:rsidRPr="006A14B1">
        <w:rPr>
          <w:rFonts w:cs="Times New Roman"/>
          <w:i/>
          <w:szCs w:val="24"/>
        </w:rPr>
        <w:t>μ</w:t>
      </w:r>
      <w:r w:rsidR="0066677B" w:rsidRPr="006A14B1">
        <w:rPr>
          <w:rFonts w:cs="Times New Roman"/>
          <w:szCs w:val="24"/>
        </w:rPr>
        <w:t xml:space="preserve">l/min. The internal cannula remained in place for an additional 1 min after the infusion and then removed. During the infusion procedure animals were allowed to move freely in a bucket to minimize stress. Dummy cannulae were removed prior to, and replaced immediately after, infusions. </w:t>
      </w:r>
      <w:r w:rsidR="0066677B">
        <w:rPr>
          <w:rFonts w:cs="Times New Roman"/>
          <w:szCs w:val="24"/>
        </w:rPr>
        <w:t>For the two training sessions prior to infusions,</w:t>
      </w:r>
      <w:r w:rsidR="0066677B" w:rsidRPr="006A14B1">
        <w:rPr>
          <w:rFonts w:cs="Times New Roman"/>
          <w:szCs w:val="24"/>
        </w:rPr>
        <w:t xml:space="preserve"> all animals received dummy infusions which were identical to the infusion procedure, but no liquids were infused. These dummy infusions were performed to familiarize the rats with the microinfusion procedure and thereby minimize stress.</w:t>
      </w:r>
    </w:p>
    <w:p w:rsidR="00405363" w:rsidRPr="006A14B1" w:rsidRDefault="00405363" w:rsidP="007A74B8">
      <w:pPr>
        <w:spacing w:line="276" w:lineRule="auto"/>
        <w:ind w:firstLine="720"/>
        <w:rPr>
          <w:rFonts w:cs="Times New Roman"/>
          <w:szCs w:val="24"/>
        </w:rPr>
      </w:pPr>
      <w:r>
        <w:rPr>
          <w:rFonts w:cs="Times New Roman"/>
          <w:i/>
          <w:szCs w:val="24"/>
        </w:rPr>
        <w:t xml:space="preserve">Histology. </w:t>
      </w:r>
      <w:r w:rsidRPr="006A14B1">
        <w:rPr>
          <w:rFonts w:cs="Times New Roman"/>
          <w:szCs w:val="24"/>
        </w:rPr>
        <w:t xml:space="preserve">Following completion of behavioural testing, rats received a lethal dose of sodium pentobarbital. The brains were removed, frozen, and sectioned coronally at 40 </w:t>
      </w:r>
      <w:r w:rsidRPr="006A14B1">
        <w:rPr>
          <w:rFonts w:cs="Times New Roman"/>
          <w:i/>
          <w:szCs w:val="24"/>
        </w:rPr>
        <w:t>μ</w:t>
      </w:r>
      <w:r w:rsidRPr="006A14B1">
        <w:rPr>
          <w:rFonts w:cs="Times New Roman"/>
          <w:szCs w:val="24"/>
        </w:rPr>
        <w:t>m through the lateral OFC with a cryostat. Every third section was collected on a slide and stained with cresyl violet. The location of cannula tips was determined under a microscope by a trained observer</w:t>
      </w:r>
      <w:r>
        <w:rPr>
          <w:rFonts w:cs="Times New Roman"/>
          <w:szCs w:val="24"/>
        </w:rPr>
        <w:t>, unaware of subject’s group designations,</w:t>
      </w:r>
      <w:r w:rsidRPr="006A14B1">
        <w:rPr>
          <w:rFonts w:cs="Times New Roman"/>
          <w:szCs w:val="24"/>
        </w:rPr>
        <w:t xml:space="preserve"> using the boundaries defined by the atlas of </w:t>
      </w:r>
      <w:r w:rsidRPr="006A14B1">
        <w:rPr>
          <w:rFonts w:cs="Times New Roman"/>
          <w:noProof/>
          <w:szCs w:val="24"/>
        </w:rPr>
        <w:t>George Paxinos and Watson (1998)</w:t>
      </w:r>
      <w:r w:rsidRPr="006A14B1">
        <w:rPr>
          <w:rFonts w:cs="Times New Roman"/>
          <w:szCs w:val="24"/>
        </w:rPr>
        <w:t xml:space="preserve">. Rats with </w:t>
      </w:r>
      <w:r>
        <w:rPr>
          <w:rFonts w:cs="Times New Roman"/>
          <w:szCs w:val="24"/>
        </w:rPr>
        <w:t xml:space="preserve">bilateral </w:t>
      </w:r>
      <w:r w:rsidRPr="006A14B1">
        <w:rPr>
          <w:rFonts w:cs="Times New Roman"/>
          <w:szCs w:val="24"/>
        </w:rPr>
        <w:t>cannulae placements outside the lateral or dorsolateral OFC were excluded from statistical analyses.</w:t>
      </w:r>
    </w:p>
    <w:p w:rsidR="00F845FE" w:rsidRDefault="00F845FE" w:rsidP="007A74B8">
      <w:pPr>
        <w:spacing w:after="240" w:line="276" w:lineRule="auto"/>
        <w:ind w:firstLine="720"/>
        <w:rPr>
          <w:rFonts w:cs="Times New Roman"/>
          <w:szCs w:val="24"/>
        </w:rPr>
      </w:pPr>
      <w:r>
        <w:rPr>
          <w:rFonts w:cs="Times New Roman"/>
          <w:i/>
          <w:szCs w:val="24"/>
        </w:rPr>
        <w:t xml:space="preserve">Magazine training. </w:t>
      </w:r>
      <w:r>
        <w:rPr>
          <w:rFonts w:cs="Times New Roman"/>
          <w:szCs w:val="24"/>
        </w:rPr>
        <w:t>Prior to each experiment</w:t>
      </w:r>
      <w:r>
        <w:rPr>
          <w:rFonts w:cs="Times New Roman"/>
          <w:szCs w:val="24"/>
        </w:rPr>
        <w:t>, all rats were familiarised with retrieving rewards from the magazine in a session of magazine training that lasted approximately 32 mins. Rewards, consisting of two pellets delivered 0.25s apart, were delivered randomly throughout the session every 120s until 32 pellets were delivered.</w:t>
      </w:r>
      <w:r w:rsidRPr="00F87D28">
        <w:rPr>
          <w:rFonts w:cs="Times New Roman"/>
          <w:szCs w:val="24"/>
        </w:rPr>
        <w:t xml:space="preserve"> </w:t>
      </w:r>
      <w:r w:rsidRPr="006A14B1">
        <w:rPr>
          <w:rFonts w:cs="Times New Roman"/>
          <w:szCs w:val="24"/>
        </w:rPr>
        <w:t>The house light was kept illuminated throughout the session.</w:t>
      </w:r>
    </w:p>
    <w:p w:rsidR="007A74B8" w:rsidRPr="007A74B8" w:rsidRDefault="008423AE" w:rsidP="007A74B8">
      <w:pPr>
        <w:pStyle w:val="NormalWeb"/>
        <w:spacing w:after="200" w:line="276" w:lineRule="auto"/>
        <w:ind w:firstLine="720"/>
        <w:rPr>
          <w:rFonts w:asciiTheme="minorHAnsi" w:hAnsiTheme="minorHAnsi"/>
          <w:color w:val="000000"/>
          <w:sz w:val="22"/>
        </w:rPr>
      </w:pPr>
      <w:r>
        <w:rPr>
          <w:rFonts w:asciiTheme="minorHAnsi" w:hAnsiTheme="minorHAnsi"/>
          <w:i/>
          <w:color w:val="000000"/>
          <w:sz w:val="22"/>
        </w:rPr>
        <w:t>General</w:t>
      </w:r>
      <w:r w:rsidR="007A74B8">
        <w:rPr>
          <w:rFonts w:asciiTheme="minorHAnsi" w:hAnsiTheme="minorHAnsi"/>
          <w:i/>
          <w:color w:val="000000"/>
          <w:sz w:val="22"/>
        </w:rPr>
        <w:t xml:space="preserve"> s</w:t>
      </w:r>
      <w:r w:rsidR="007A74B8" w:rsidRPr="007A74B8">
        <w:rPr>
          <w:rFonts w:asciiTheme="minorHAnsi" w:hAnsiTheme="minorHAnsi"/>
          <w:i/>
          <w:color w:val="000000"/>
          <w:sz w:val="22"/>
        </w:rPr>
        <w:t>ession parameters.</w:t>
      </w:r>
      <w:r w:rsidR="007A74B8" w:rsidRPr="007A74B8">
        <w:rPr>
          <w:rFonts w:asciiTheme="minorHAnsi" w:hAnsiTheme="minorHAnsi"/>
          <w:color w:val="000000"/>
          <w:sz w:val="22"/>
        </w:rPr>
        <w:t xml:space="preserve"> </w:t>
      </w:r>
      <w:r w:rsidR="007A74B8" w:rsidRPr="007A74B8">
        <w:rPr>
          <w:rFonts w:asciiTheme="minorHAnsi" w:hAnsiTheme="minorHAnsi"/>
          <w:color w:val="000000"/>
          <w:sz w:val="22"/>
        </w:rPr>
        <w:t xml:space="preserve">All sessions consisted </w:t>
      </w:r>
      <w:r w:rsidR="007A74B8">
        <w:rPr>
          <w:rFonts w:asciiTheme="minorHAnsi" w:hAnsiTheme="minorHAnsi"/>
          <w:color w:val="000000"/>
          <w:sz w:val="22"/>
        </w:rPr>
        <w:t>of a number of trials in which</w:t>
      </w:r>
      <w:r w:rsidR="007A74B8" w:rsidRPr="007A74B8">
        <w:rPr>
          <w:rFonts w:asciiTheme="minorHAnsi" w:hAnsiTheme="minorHAnsi"/>
          <w:color w:val="000000"/>
          <w:sz w:val="22"/>
        </w:rPr>
        <w:t xml:space="preserve"> 10s auditory and/or visual cue</w:t>
      </w:r>
      <w:r w:rsidR="007A74B8">
        <w:rPr>
          <w:rFonts w:asciiTheme="minorHAnsi" w:hAnsiTheme="minorHAnsi"/>
          <w:color w:val="000000"/>
          <w:sz w:val="22"/>
        </w:rPr>
        <w:t>s</w:t>
      </w:r>
      <w:r w:rsidR="007A74B8" w:rsidRPr="007A74B8">
        <w:rPr>
          <w:rFonts w:asciiTheme="minorHAnsi" w:hAnsiTheme="minorHAnsi"/>
          <w:color w:val="000000"/>
          <w:sz w:val="22"/>
        </w:rPr>
        <w:t xml:space="preserve"> were presented. Visual cues designated as X and Y were flashing panel lights (0.1 s illuminated, 0.1s off) or extinguishing the house light (identity counter balanced). Visual cue Z was always a flashing magazine light (0.1 s illuminated, 0.1s off) for all animals. Auditory cues A and B were a 5 Hz train of clicks or a 78 dB white noise (identity counter balanced). </w:t>
      </w:r>
      <w:r w:rsidR="00ED7F23">
        <w:rPr>
          <w:rFonts w:asciiTheme="minorHAnsi" w:hAnsiTheme="minorHAnsi"/>
          <w:color w:val="000000"/>
          <w:sz w:val="22"/>
        </w:rPr>
        <w:t>A</w:t>
      </w:r>
      <w:r w:rsidR="007A74B8" w:rsidRPr="007A74B8">
        <w:rPr>
          <w:rFonts w:asciiTheme="minorHAnsi" w:hAnsiTheme="minorHAnsi"/>
          <w:color w:val="000000"/>
          <w:sz w:val="22"/>
        </w:rPr>
        <w:t xml:space="preserve">uditory cue C was always an 84 dB, 2.6 kHz tone. On rewarded trials (denoted by the symbol ‘+’) a single reward pellet was delivered upon CS termination. On non-reinforced trials (denoted by the symbol ‘-’), no </w:t>
      </w:r>
      <w:r w:rsidR="007A74B8" w:rsidRPr="007A74B8">
        <w:rPr>
          <w:rFonts w:asciiTheme="minorHAnsi" w:hAnsiTheme="minorHAnsi"/>
          <w:color w:val="000000"/>
          <w:sz w:val="22"/>
        </w:rPr>
        <w:lastRenderedPageBreak/>
        <w:t xml:space="preserve">reward was delivered. The variable inter-trial-interval was 90s (± 45s). Only a single training session occurred per day. All animals were handled in the infusion bucket for 5 minutes prior to each session and handled similarly regardless of whether drug infusions were administered. This was done to equate handling cues and stress on all training days. </w:t>
      </w:r>
    </w:p>
    <w:p w:rsidR="008423AE" w:rsidRDefault="008423AE" w:rsidP="008423AE">
      <w:pPr>
        <w:spacing w:line="276" w:lineRule="auto"/>
        <w:ind w:firstLine="720"/>
        <w:rPr>
          <w:color w:val="000000"/>
        </w:rPr>
      </w:pPr>
      <w:r w:rsidRPr="008423AE">
        <w:rPr>
          <w:i/>
        </w:rPr>
        <w:t>Experiment 1 acquisition</w:t>
      </w:r>
      <w:r>
        <w:rPr>
          <w:i/>
        </w:rPr>
        <w:t xml:space="preserve"> days 1-4</w:t>
      </w:r>
      <w:r w:rsidRPr="008423AE">
        <w:rPr>
          <w:i/>
        </w:rPr>
        <w:t>.</w:t>
      </w:r>
      <w:r>
        <w:t xml:space="preserve"> </w:t>
      </w:r>
      <w:r w:rsidRPr="006A14B1">
        <w:rPr>
          <w:color w:val="000000"/>
        </w:rPr>
        <w:t>During each acquisition session a total of 36 trials were presented consisting of 12 A+, 12 B+ and 12 Z+ trials. Each session lasted 60 mins. On days 3 and 4, all animals received dummy infusions immediately prior to the session.</w:t>
      </w:r>
    </w:p>
    <w:p w:rsidR="008423AE" w:rsidRDefault="008423AE" w:rsidP="008423AE">
      <w:pPr>
        <w:spacing w:line="276" w:lineRule="auto"/>
        <w:ind w:firstLine="720"/>
      </w:pPr>
      <w:r>
        <w:t>Experiment 1 feature n</w:t>
      </w:r>
      <w:r>
        <w:t>egative</w:t>
      </w:r>
      <w:r>
        <w:t xml:space="preserve"> training days 5-10. </w:t>
      </w:r>
      <w:r>
        <w:t xml:space="preserve">During each feature negative training session all animals received a total of 36 trials consisting of 10 A+, 20 AX- and 6 Z+ trials. The non-rewarded AX- trials consisted of the simultaneous presentation of the audio-visual cues A and X. The A+/AX- feature negative discrimination was used to establish cue X as a conditioned inhibitor. Prior to each feature negative training session all animals received an infusion of either muscimol or saline targeting the OFC. </w:t>
      </w:r>
    </w:p>
    <w:p w:rsidR="008423AE" w:rsidRDefault="00732B6C" w:rsidP="008423AE">
      <w:pPr>
        <w:spacing w:line="276" w:lineRule="auto"/>
        <w:ind w:firstLine="720"/>
      </w:pPr>
      <w:r w:rsidRPr="008423AE">
        <w:rPr>
          <w:i/>
        </w:rPr>
        <w:t>Experiment</w:t>
      </w:r>
      <w:r w:rsidR="008423AE" w:rsidRPr="008423AE">
        <w:rPr>
          <w:i/>
        </w:rPr>
        <w:t xml:space="preserve"> 1 cue retraining days 11-12.</w:t>
      </w:r>
      <w:r w:rsidR="008423AE">
        <w:t xml:space="preserve"> </w:t>
      </w:r>
      <w:r w:rsidR="008423AE">
        <w:t xml:space="preserve">During cue retraining sessions a total of 36 trials were presented, consisting of 18 B+ and 18 Z+ trials. This retraining was done to ensure that responding to cue B was high prior to the summation test. </w:t>
      </w:r>
    </w:p>
    <w:p w:rsidR="008423AE" w:rsidRDefault="008423AE" w:rsidP="008423AE">
      <w:pPr>
        <w:spacing w:line="276" w:lineRule="auto"/>
        <w:ind w:firstLine="720"/>
      </w:pPr>
      <w:r w:rsidRPr="008423AE">
        <w:rPr>
          <w:i/>
        </w:rPr>
        <w:t>Experiment 1 summation probe test day 13.</w:t>
      </w:r>
      <w:r>
        <w:t xml:space="preserve"> </w:t>
      </w:r>
      <w:r>
        <w:t xml:space="preserve">The summation probe test consisted of 27 trials (45 </w:t>
      </w:r>
      <w:proofErr w:type="gramStart"/>
      <w:r>
        <w:t>mins</w:t>
      </w:r>
      <w:proofErr w:type="gramEnd"/>
      <w:r>
        <w:t xml:space="preserve"> session length) in the following order: first 3 Z+ and 3 B+ trials (order: Z+, B+, B+, Z+, B+, Z+). This rewarded start ensured high responding to the critical cue B. Then 2 B- and 2 BX- trials (Order randomised) were presented, followed by a Z+ trial. This cycle of 7 trials (B-/BX-/Z+) was repeated 2 more times. The B-/BX- cues were probe trials to test whether cue X had acquired inhibitory properties that transferred to cue B. The single rewarded Z+ trials were used to maintain responding throughout the probe trials. Finally, all animals received 6 presentations of Y- at the end of the session. This pre-exposure to cue Y was done to minimise any external inhibition that may occur during the retardation test that followed.  </w:t>
      </w:r>
    </w:p>
    <w:p w:rsidR="008423AE" w:rsidRDefault="00732B6C" w:rsidP="008423AE">
      <w:pPr>
        <w:spacing w:line="276" w:lineRule="auto"/>
        <w:ind w:firstLine="720"/>
      </w:pPr>
      <w:r w:rsidRPr="00732B6C">
        <w:rPr>
          <w:i/>
        </w:rPr>
        <w:t>Experiment 1 retardation test days 14-16.</w:t>
      </w:r>
      <w:r>
        <w:t xml:space="preserve"> </w:t>
      </w:r>
      <w:r w:rsidR="008423AE">
        <w:t>The retardation test sessions contained 36 trials consisting of 12 X+, 12 Y+ and 12 Z- trials. This test shows whether the prior inhibitory training with cue X impairs subsequent excitatory acquisition relative to the novel cue Y. The non-rewarded cue Z was designed to prevent animals from responding non-discriminatively to all cues during this acquisition session.</w:t>
      </w:r>
    </w:p>
    <w:p w:rsidR="008423AE" w:rsidRDefault="00732B6C" w:rsidP="008423AE">
      <w:pPr>
        <w:spacing w:line="276" w:lineRule="auto"/>
        <w:ind w:firstLine="720"/>
      </w:pPr>
      <w:r w:rsidRPr="00732B6C">
        <w:rPr>
          <w:i/>
        </w:rPr>
        <w:t>Experiment 1 consumption test days 17-18.</w:t>
      </w:r>
      <w:r>
        <w:t xml:space="preserve"> </w:t>
      </w:r>
      <w:r w:rsidR="008423AE">
        <w:t>Following the retardation test, all animals were given a consumption test to assess whether muscimol infusions into the OFC impaired the motivation or timing of the consumption of pellets, which may have interfered with performance during the Stage 2 feature negative training under infusions. On day 17, all animals were given a dummy infusion immediately prior to entering the test chamber. Prior to the sessions, 40 pellets were placed in the magazine. All animals were given 30 minutes in the chamber. Magazine behaviour was recorded during this session for analysis, but there were no programmed events throughout the session. On day 18 all animals were infused with muscimol or saline before being entered for a consumption test identical to that on day 17.</w:t>
      </w:r>
    </w:p>
    <w:p w:rsidR="00732B6C" w:rsidRDefault="00732B6C" w:rsidP="00ED7F23">
      <w:pPr>
        <w:spacing w:line="276" w:lineRule="auto"/>
        <w:ind w:firstLine="720"/>
      </w:pPr>
      <w:r w:rsidRPr="00732B6C">
        <w:rPr>
          <w:i/>
        </w:rPr>
        <w:t>Experiment 2 a</w:t>
      </w:r>
      <w:r w:rsidRPr="00732B6C">
        <w:rPr>
          <w:i/>
        </w:rPr>
        <w:t xml:space="preserve">cquisition </w:t>
      </w:r>
      <w:r w:rsidRPr="00732B6C">
        <w:rPr>
          <w:i/>
        </w:rPr>
        <w:t>days 1-6.</w:t>
      </w:r>
      <w:r>
        <w:t xml:space="preserve"> </w:t>
      </w:r>
      <w:r>
        <w:t xml:space="preserve">During acquisition sessions there were a total of 36 trials, consisting of 9 A+, 9 B+, 9 C+ and 9 Z+ trials. Animals were entered for 2 sessions per day for stage 1 </w:t>
      </w:r>
      <w:r>
        <w:lastRenderedPageBreak/>
        <w:t>training for a total</w:t>
      </w:r>
      <w:r w:rsidR="00ED7F23">
        <w:t xml:space="preserve"> of 12 sessions across 6 days.  </w:t>
      </w:r>
      <w:r>
        <w:t>On the days following the final stage 1 acquisition session, animals were returned to free feeding and surgery was performed. Immediately following post-operative recovery all animals were returned to food restriction 2 days prior to re-acquisition.</w:t>
      </w:r>
    </w:p>
    <w:p w:rsidR="00732B6C" w:rsidRDefault="00732B6C" w:rsidP="00732B6C">
      <w:pPr>
        <w:spacing w:line="276" w:lineRule="auto"/>
        <w:ind w:firstLine="720"/>
      </w:pPr>
      <w:r w:rsidRPr="00732B6C">
        <w:rPr>
          <w:i/>
        </w:rPr>
        <w:t>Experiment 2 re-a</w:t>
      </w:r>
      <w:r w:rsidRPr="00732B6C">
        <w:rPr>
          <w:i/>
        </w:rPr>
        <w:t xml:space="preserve">cquisition </w:t>
      </w:r>
      <w:r w:rsidRPr="00732B6C">
        <w:rPr>
          <w:i/>
        </w:rPr>
        <w:t>days 7-9.</w:t>
      </w:r>
      <w:r>
        <w:t xml:space="preserve"> </w:t>
      </w:r>
      <w:r>
        <w:t>Sessions were identical to pre-surgical Stage 1 acquisition, except that only a single session was administered per day. On the final two days all animals received dummy infusions immediately prior each session.</w:t>
      </w:r>
    </w:p>
    <w:p w:rsidR="00732B6C" w:rsidRDefault="00732B6C" w:rsidP="00732B6C">
      <w:pPr>
        <w:spacing w:line="276" w:lineRule="auto"/>
        <w:ind w:firstLine="720"/>
      </w:pPr>
      <w:r w:rsidRPr="00732B6C">
        <w:rPr>
          <w:i/>
        </w:rPr>
        <w:t>Experiment 2 f</w:t>
      </w:r>
      <w:r w:rsidRPr="00732B6C">
        <w:rPr>
          <w:i/>
        </w:rPr>
        <w:t>eature</w:t>
      </w:r>
      <w:r w:rsidRPr="00732B6C">
        <w:rPr>
          <w:i/>
        </w:rPr>
        <w:t xml:space="preserve"> negative training days 10-13.</w:t>
      </w:r>
      <w:r>
        <w:t xml:space="preserve"> </w:t>
      </w:r>
      <w:r>
        <w:t>During the feature negative training, each session consisted of 36 trials such that there were 18 AX- and 18 C- trials. Infusions of saline or Muscimol were administered immediately to separate groups (matched on performance to all cues) prior to each of these sessions.</w:t>
      </w:r>
    </w:p>
    <w:p w:rsidR="00732B6C" w:rsidRDefault="00732B6C" w:rsidP="00732B6C">
      <w:pPr>
        <w:spacing w:line="276" w:lineRule="auto"/>
        <w:ind w:firstLine="720"/>
      </w:pPr>
      <w:r w:rsidRPr="00732B6C">
        <w:rPr>
          <w:i/>
        </w:rPr>
        <w:t>Experiment 2</w:t>
      </w:r>
      <w:r w:rsidRPr="00732B6C">
        <w:rPr>
          <w:i/>
        </w:rPr>
        <w:t xml:space="preserve"> </w:t>
      </w:r>
      <w:r w:rsidRPr="00732B6C">
        <w:rPr>
          <w:i/>
        </w:rPr>
        <w:t>e</w:t>
      </w:r>
      <w:r w:rsidRPr="00732B6C">
        <w:rPr>
          <w:i/>
        </w:rPr>
        <w:t xml:space="preserve">xtinction test </w:t>
      </w:r>
      <w:r w:rsidRPr="00732B6C">
        <w:rPr>
          <w:i/>
        </w:rPr>
        <w:t>day 14.</w:t>
      </w:r>
      <w:r>
        <w:t xml:space="preserve"> </w:t>
      </w:r>
      <w:r>
        <w:t>During the extinction test there were a total of 24 trials consisting of 12 A- and 12 C- trials.</w:t>
      </w:r>
    </w:p>
    <w:p w:rsidR="00732B6C" w:rsidRDefault="00732B6C" w:rsidP="00732B6C">
      <w:pPr>
        <w:spacing w:line="276" w:lineRule="auto"/>
        <w:ind w:firstLine="720"/>
      </w:pPr>
      <w:r w:rsidRPr="00732B6C">
        <w:rPr>
          <w:i/>
        </w:rPr>
        <w:t>Experiment 2 summation and retardation tests</w:t>
      </w:r>
      <w:r>
        <w:t xml:space="preserve">. </w:t>
      </w:r>
      <w:r>
        <w:t xml:space="preserve">The summation </w:t>
      </w:r>
      <w:r>
        <w:t xml:space="preserve">and retardation </w:t>
      </w:r>
      <w:r>
        <w:t>test</w:t>
      </w:r>
      <w:r>
        <w:t>s were identical to those described in Experiment 1.</w:t>
      </w:r>
    </w:p>
    <w:p w:rsidR="00CC597D" w:rsidRDefault="00CC597D" w:rsidP="00CC597D">
      <w:pPr>
        <w:spacing w:line="276" w:lineRule="auto"/>
        <w:ind w:firstLine="720"/>
      </w:pPr>
      <w:r>
        <w:t xml:space="preserve">Data </w:t>
      </w:r>
      <w:r>
        <w:t>a</w:t>
      </w:r>
      <w:r>
        <w:t>nalysis</w:t>
      </w:r>
      <w:r>
        <w:t xml:space="preserve">. </w:t>
      </w:r>
      <w:r>
        <w:t>CS responding was operationalized as the number of magazine entries during the 10s CS. PreCS responding was operationalized as the frequency of responding during the 10s immediately preceding the 10s CS and was used as a measure of baseline responding to the testing context. All data were analysed with mixed ANOVAs, and significant interactions of interest were followed up with ANOVAs on the relevant subset of data. Following significant omnibus ANOVA tests, planned linear and quadratic orthogonal trend contrasts and their interactions between groups were analysed to assess differences in rates of responding.</w:t>
      </w:r>
    </w:p>
    <w:p w:rsidR="003413FE" w:rsidRPr="003413FE" w:rsidRDefault="003413FE" w:rsidP="003413FE">
      <w:pPr>
        <w:spacing w:line="276" w:lineRule="auto"/>
        <w:rPr>
          <w:b/>
        </w:rPr>
      </w:pPr>
      <w:r w:rsidRPr="003413FE">
        <w:rPr>
          <w:b/>
        </w:rPr>
        <w:t>Results</w:t>
      </w:r>
    </w:p>
    <w:p w:rsidR="00347691" w:rsidRDefault="00347691" w:rsidP="003413FE">
      <w:pPr>
        <w:spacing w:line="276" w:lineRule="auto"/>
      </w:pPr>
      <w:r>
        <w:t>Experiment 1: LO inactivation disrupts the expression but not the acquisition of conditioned inhibition</w:t>
      </w:r>
    </w:p>
    <w:p w:rsidR="003413FE" w:rsidRDefault="00347691" w:rsidP="003413FE">
      <w:pPr>
        <w:spacing w:line="276" w:lineRule="auto"/>
      </w:pPr>
      <w:bookmarkStart w:id="0" w:name="_GoBack"/>
      <w:bookmarkEnd w:id="0"/>
      <w:r>
        <w:t xml:space="preserve"> </w:t>
      </w:r>
    </w:p>
    <w:p w:rsidR="00CC597D" w:rsidRPr="008423AE" w:rsidRDefault="00CC597D" w:rsidP="00CC597D">
      <w:pPr>
        <w:spacing w:line="276" w:lineRule="auto"/>
        <w:ind w:firstLine="720"/>
      </w:pPr>
    </w:p>
    <w:p w:rsidR="008423AE" w:rsidRPr="007A74B8" w:rsidRDefault="008423AE" w:rsidP="007A74B8">
      <w:pPr>
        <w:spacing w:line="276" w:lineRule="auto"/>
      </w:pPr>
    </w:p>
    <w:sectPr w:rsidR="008423AE" w:rsidRPr="007A74B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5648"/>
    <w:rsid w:val="00013CD8"/>
    <w:rsid w:val="001A7774"/>
    <w:rsid w:val="00231DAD"/>
    <w:rsid w:val="003413FE"/>
    <w:rsid w:val="00347691"/>
    <w:rsid w:val="00405363"/>
    <w:rsid w:val="0053717D"/>
    <w:rsid w:val="0066677B"/>
    <w:rsid w:val="00732B6C"/>
    <w:rsid w:val="007A74B8"/>
    <w:rsid w:val="007C5E53"/>
    <w:rsid w:val="00821F56"/>
    <w:rsid w:val="00833574"/>
    <w:rsid w:val="008423AE"/>
    <w:rsid w:val="009073ED"/>
    <w:rsid w:val="00A14A8B"/>
    <w:rsid w:val="00A95648"/>
    <w:rsid w:val="00AE3208"/>
    <w:rsid w:val="00B77FEE"/>
    <w:rsid w:val="00C24600"/>
    <w:rsid w:val="00CA6DB3"/>
    <w:rsid w:val="00CC597D"/>
    <w:rsid w:val="00D23DF3"/>
    <w:rsid w:val="00D82700"/>
    <w:rsid w:val="00DA6633"/>
    <w:rsid w:val="00E03CD5"/>
    <w:rsid w:val="00ED7F23"/>
    <w:rsid w:val="00F22B1D"/>
    <w:rsid w:val="00F845FE"/>
    <w:rsid w:val="00F90A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5E0646"/>
  <w15:chartTrackingRefBased/>
  <w15:docId w15:val="{15E05090-0BAB-43F5-B005-DC433BD80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56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Marioslevel2">
    <w:name w:val="2_Marios_level2"/>
    <w:basedOn w:val="Normal"/>
    <w:next w:val="Normal"/>
    <w:qFormat/>
    <w:rsid w:val="0066677B"/>
    <w:pPr>
      <w:spacing w:line="360" w:lineRule="auto"/>
    </w:pPr>
    <w:rPr>
      <w:rFonts w:ascii="Times New Roman" w:hAnsi="Times New Roman" w:cs="Times New Roman"/>
      <w:b/>
      <w:color w:val="000000" w:themeColor="text1"/>
      <w:sz w:val="24"/>
    </w:rPr>
  </w:style>
  <w:style w:type="paragraph" w:styleId="NormalWeb">
    <w:name w:val="Normal (Web)"/>
    <w:basedOn w:val="Normal"/>
    <w:uiPriority w:val="99"/>
    <w:unhideWhenUsed/>
    <w:rsid w:val="007A74B8"/>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FDD7F8-12F7-4BD5-85AA-B7F0303AC7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1</TotalTime>
  <Pages>5</Pages>
  <Words>10135</Words>
  <Characters>57776</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26</cp:revision>
  <dcterms:created xsi:type="dcterms:W3CDTF">2016-02-15T12:59:00Z</dcterms:created>
  <dcterms:modified xsi:type="dcterms:W3CDTF">2016-02-16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ooosp@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